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77777777" w:rsidR="00C1205E" w:rsidRDefault="00C1205E" w:rsidP="00C1205E">
      <w:pPr>
        <w:pStyle w:val="Subtitle"/>
      </w:pPr>
      <w:r>
        <w:t xml:space="preserve">Patrick Walgren and Jacob </w:t>
      </w:r>
      <w:proofErr w:type="spellStart"/>
      <w:r>
        <w:t>Mingear</w:t>
      </w:r>
      <w:proofErr w:type="spellEnd"/>
    </w:p>
    <w:p w14:paraId="2F5C9ED6" w14:textId="77777777" w:rsidR="00C1205E" w:rsidRDefault="00C1205E" w:rsidP="00C1205E"/>
    <w:p w14:paraId="0F463ACE" w14:textId="77777777" w:rsidR="00C1205E" w:rsidRDefault="009D635D" w:rsidP="009D635D">
      <w:pPr>
        <w:pStyle w:val="Heading1"/>
      </w:pPr>
      <w:r>
        <w:t>Abstract</w:t>
      </w:r>
    </w:p>
    <w:p w14:paraId="162EB44B" w14:textId="60F10D7F" w:rsidR="006A0D5A" w:rsidRDefault="006A0D5A" w:rsidP="006A0D5A">
      <w:r>
        <w:t>Post-processing shape memory alloy characterization data and calibrating an appropriate constitutive model are vital but time-consuming tasks in the development process of a new SMA technology. An engineer must understand time series synchronization, filtering techniques, and the constitutive model formulation. This prerequisite knowledge creates a barrier to entry, and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 one’s own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7777777" w:rsidR="006065A5" w:rsidRDefault="006065A5" w:rsidP="009D635D">
      <w:bookmarkStart w:id="0" w:name="_Hlk164061221"/>
      <w:r>
        <w:t xml:space="preserve">Shape memory alloys (SMAs) are a unique material for applications that require energy-dense 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xml:space="preserve">. While SMAs are used as actuators in aerospace, robotics, and consumer product applications, their complexity (i.e., th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4E58DFC1" w:rsidR="006065A5" w:rsidRPr="00A861A8" w:rsidRDefault="009D635D" w:rsidP="006065A5">
      <w:r w:rsidRPr="00A861A8">
        <w:t xml:space="preserve">A notional process for developing a shape memory alloy engineering system could </w:t>
      </w:r>
      <w:r>
        <w:t xml:space="preserve">be described with six discrete stages </w:t>
      </w:r>
      <w:r w:rsidRPr="00A861A8">
        <w:t>(</w:t>
      </w:r>
      <w:r>
        <w:t>depicted</w:t>
      </w:r>
      <w:r w:rsidRPr="00A861A8">
        <w:t xml:space="preserve"> in Fig</w:t>
      </w:r>
      <w:r>
        <w:t>ure</w:t>
      </w:r>
      <w:r w:rsidRPr="00A861A8">
        <w:t xml:space="preserve"> 1). </w:t>
      </w:r>
      <w:bookmarkEnd w:id="0"/>
      <w:r w:rsidRPr="00A861A8">
        <w:t>Step 1 requires identifying one’s 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w:t>
      </w:r>
      <w:r w:rsidR="006065A5">
        <w:lastRenderedPageBreak/>
        <w:t xml:space="preserve">unique nonlinearities of SMAs. Once the chosen material satisfies the original requirements, the SMA can then be integrated into the system. </w:t>
      </w:r>
    </w:p>
    <w:p w14:paraId="79B01C2A" w14:textId="6F39374F" w:rsidR="009D635D" w:rsidRPr="00A861A8" w:rsidRDefault="009D635D" w:rsidP="009D635D"/>
    <w:p w14:paraId="74357463" w14:textId="77777777" w:rsidR="009D635D" w:rsidRPr="00A861A8" w:rsidRDefault="009D635D" w:rsidP="009D635D">
      <w:pPr>
        <w:keepNext/>
        <w:jc w:val="center"/>
      </w:pPr>
      <w:r w:rsidRPr="00A861A8">
        <w:rPr>
          <w:b/>
          <w:bCs/>
          <w:noProof/>
        </w:rPr>
        <w:drawing>
          <wp:inline distT="0" distB="0" distL="0" distR="0" wp14:anchorId="2BBD561A" wp14:editId="199CFB1D">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41BEE0FE" w14:textId="77777777" w:rsidR="009D635D" w:rsidRPr="00A861A8" w:rsidRDefault="009D635D" w:rsidP="009D635D">
      <w:pPr>
        <w:pStyle w:val="Caption"/>
        <w:jc w:val="center"/>
      </w:pPr>
      <w:r w:rsidRPr="00A861A8">
        <w:t xml:space="preserve">Figure </w:t>
      </w:r>
      <w:fldSimple w:instr=" SEQ Figure \* ARABIC ">
        <w:r w:rsidRPr="00A861A8">
          <w:rPr>
            <w:noProof/>
          </w:rPr>
          <w:t>1</w:t>
        </w:r>
      </w:fldSimple>
      <w:r w:rsidRPr="00A861A8">
        <w:t>: The typical SMA development process involves many discrete steps. This work provides an easy constitutive model calibration tool, the</w:t>
      </w:r>
      <w:r>
        <w:t xml:space="preserve"> Shape Memory Alloy</w:t>
      </w:r>
      <w:r w:rsidRPr="00A861A8">
        <w:t xml:space="preserve"> Rendering of Experimental Analysis and Calibration Tool,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SMAnalytics,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91C8E3E"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constitutive </w:t>
      </w:r>
      <w:r w:rsidRPr="00A861A8">
        <w:lastRenderedPageBreak/>
        <w:t xml:space="preserve">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77777777" w:rsidR="009D635D" w:rsidRPr="00A861A8" w:rsidRDefault="009D635D" w:rsidP="009D635D">
      <w:pPr>
        <w:keepNext/>
        <w:jc w:val="center"/>
      </w:pPr>
      <w:r w:rsidRPr="00A861A8">
        <w:rPr>
          <w:noProof/>
        </w:rPr>
        <w:drawing>
          <wp:inline distT="0" distB="0" distL="0" distR="0" wp14:anchorId="365A4EF1" wp14:editId="4193515C">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fldSimple w:instr=" SEQ Figure \* ARABIC ">
        <w:r w:rsidRPr="00A861A8">
          <w:rPr>
            <w:noProof/>
          </w:rPr>
          <w:t>2</w:t>
        </w:r>
      </w:fldSimple>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w:t>
      </w:r>
      <w:r w:rsidRPr="00AD629C">
        <w:lastRenderedPageBreak/>
        <w:t xml:space="preserve">visualize the complex shap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the developed framework can be expanded to consider other constituti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fldSimple w:instr=" SEQ Table \* ARABIC ">
        <w:r w:rsidRPr="00A861A8">
          <w:rPr>
            <w:noProof/>
          </w:rPr>
          <w:t>1</w:t>
        </w:r>
      </w:fldSimple>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commentRangeStart w:id="4"/>
            <w:r w:rsidRPr="00A861A8">
              <w:rPr>
                <w:b/>
                <w:bCs/>
              </w:rPr>
              <w:t>Parameter</w:t>
            </w:r>
            <w:commentRangeEnd w:id="4"/>
            <w:r w:rsidRPr="00A861A8">
              <w:rPr>
                <w:rStyle w:val="CommentReference"/>
              </w:rPr>
              <w:commentReference w:id="4"/>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000000"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000000"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9957285"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 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000000"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if σ≤</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if σ&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proofErr w:type="spellStart"/>
      <w:r w:rsidRPr="00A861A8">
        <w:t>nsformation</w:t>
      </w:r>
      <w:proofErr w:type="spellEnd"/>
      <w:r w:rsidRPr="00A861A8">
        <w:t xml:space="preserve">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762CA5AF" w:rsidR="009D635D" w:rsidRDefault="009D635D" w:rsidP="009D635D">
      <w:r w:rsidRPr="00A861A8">
        <w:t xml:space="preserve">Manually updating the </w:t>
      </w:r>
      <w:r>
        <w:t>seventeen</w:t>
      </w:r>
      <w:r w:rsidRPr="00A861A8">
        <w:t xml:space="preserve"> m</w:t>
      </w:r>
      <w:r w:rsidR="00130C53">
        <w:t>aterial</w:t>
      </w:r>
      <w:r w:rsidRPr="00A861A8">
        <w:t xml:space="preserve"> parameters to find a best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error between model prediction and experiment by </w:t>
      </w:r>
      <w:r>
        <w:t>decreasing the number of optimization free variables</w:t>
      </w:r>
      <w:r w:rsidRPr="00A861A8">
        <w:t>.</w:t>
      </w:r>
      <w:r w:rsidRPr="00A861A8">
        <w:rPr>
          <w:color w:val="FF0000"/>
        </w:rPr>
        <w:t xml:space="preserve"> </w:t>
      </w:r>
      <w:bookmarkStart w:id="5"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5"/>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e will calibrat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4F463446" w14:textId="1457085E" w:rsidR="009D635D" w:rsidRPr="00A861A8" w:rsidRDefault="009D635D" w:rsidP="009D635D">
      <w:pPr>
        <w:pStyle w:val="Caption"/>
        <w:rPr>
          <w:b/>
          <w:bCs/>
        </w:rPr>
      </w:pPr>
      <w:r w:rsidRPr="00A861A8">
        <w:t xml:space="preserve">Figure </w:t>
      </w:r>
      <w:fldSimple w:instr=" SEQ Figure \* ARABIC ">
        <w:r w:rsidRPr="00A861A8">
          <w:rPr>
            <w:noProof/>
          </w:rPr>
          <w:t>3</w:t>
        </w:r>
      </w:fldSimple>
      <w:r w:rsidRPr="00A861A8">
        <w:t xml:space="preserve">: To demonstrate the utility of SMA-REACT, we will calibrate a constitutive model to fit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an accurat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lastRenderedPageBreak/>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7F1F0A7">
            <wp:extent cx="5491897" cy="2549226"/>
            <wp:effectExtent l="0" t="0" r="0" b="3810"/>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49226"/>
                    </a:xfrm>
                    <a:prstGeom prst="rect">
                      <a:avLst/>
                    </a:prstGeom>
                  </pic:spPr>
                </pic:pic>
              </a:graphicData>
            </a:graphic>
          </wp:inline>
        </w:drawing>
      </w:r>
      <w:commentRangeStart w:id="6"/>
      <w:commentRangeStart w:id="7"/>
      <w:commentRangeEnd w:id="6"/>
      <w:r>
        <w:rPr>
          <w:rStyle w:val="CommentReference"/>
        </w:rPr>
        <w:commentReference w:id="6"/>
      </w:r>
      <w:commentRangeEnd w:id="7"/>
      <w:r w:rsidR="00B26616">
        <w:rPr>
          <w:rStyle w:val="CommentReference"/>
          <w:rFonts w:eastAsiaTheme="minorHAnsi" w:cstheme="minorBidi"/>
          <w:kern w:val="2"/>
          <w14:ligatures w14:val="standardContextual"/>
        </w:rPr>
        <w:commentReference w:id="7"/>
      </w:r>
    </w:p>
    <w:p w14:paraId="6F1ED788" w14:textId="77777777" w:rsidR="009D635D" w:rsidRPr="00A861A8" w:rsidRDefault="009D635D" w:rsidP="009D635D">
      <w:pPr>
        <w:pStyle w:val="Caption"/>
        <w:rPr>
          <w:i w:val="0"/>
          <w:iCs w:val="0"/>
        </w:rPr>
      </w:pPr>
      <w:r w:rsidRPr="00A861A8">
        <w:t xml:space="preserve">Figure 4: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r>
        <w:t xml:space="preserve">aforementioned </w:t>
      </w:r>
      <w:r w:rsidRPr="00A861A8">
        <w:t>properties and applying best practices for the remaining properties results in a sufficient</w:t>
      </w:r>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bounded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fldSimple w:instr=" SEQ Table \* ARABIC ">
        <w:r w:rsidRPr="00A861A8">
          <w:rPr>
            <w:noProof/>
          </w:rPr>
          <w:t>2</w:t>
        </w:r>
      </w:fldSimple>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000000"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000000"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000000"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are plotted with respect to the calibration.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gure 5). By modifying these bounds, the subsequent calibration decreased mean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77777777" w:rsidR="009D635D" w:rsidRPr="00A861A8" w:rsidRDefault="009D635D" w:rsidP="009D635D">
      <w:pPr>
        <w:pStyle w:val="Caption"/>
        <w:keepNext/>
      </w:pPr>
      <w:r w:rsidRPr="00A861A8">
        <w:t xml:space="preserve">Table </w:t>
      </w:r>
      <w:fldSimple w:instr=" SEQ Table \* ARABIC ">
        <w:r w:rsidRPr="00A861A8">
          <w:rPr>
            <w:noProof/>
          </w:rPr>
          <w:t>3</w:t>
        </w:r>
      </w:fldSimple>
      <w:r w:rsidRPr="00A861A8">
        <w:t>: Estimating bounds via simple rules allows the optimization enables a calibration within 2% error. SMA-REACT enables quick parameter tuning to further improve the calibration.</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commentRangeStart w:id="8"/>
      <w:commentRangeStart w:id="9"/>
      <w:commentRangeStart w:id="10"/>
      <w:commentRangeStart w:id="11"/>
      <w:r w:rsidRPr="00A861A8">
        <w:rPr>
          <w:noProof/>
        </w:rPr>
        <w:lastRenderedPageBreak/>
        <w:drawing>
          <wp:inline distT="0" distB="0" distL="0" distR="0" wp14:anchorId="70262F88" wp14:editId="202D9EB4">
            <wp:extent cx="5486411" cy="3175414"/>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3130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175414"/>
                    </a:xfrm>
                    <a:prstGeom prst="rect">
                      <a:avLst/>
                    </a:prstGeom>
                  </pic:spPr>
                </pic:pic>
              </a:graphicData>
            </a:graphic>
          </wp:inline>
        </w:drawing>
      </w:r>
      <w:commentRangeEnd w:id="8"/>
      <w:r w:rsidRPr="00A861A8">
        <w:rPr>
          <w:rStyle w:val="CommentReference"/>
        </w:rPr>
        <w:commentReference w:id="8"/>
      </w:r>
      <w:commentRangeEnd w:id="9"/>
      <w:r w:rsidRPr="00A861A8">
        <w:rPr>
          <w:rStyle w:val="CommentReference"/>
        </w:rPr>
        <w:commentReference w:id="9"/>
      </w:r>
      <w:commentRangeEnd w:id="10"/>
      <w:r w:rsidRPr="00A861A8">
        <w:rPr>
          <w:rStyle w:val="CommentReference"/>
        </w:rPr>
        <w:commentReference w:id="10"/>
      </w:r>
      <w:commentRangeEnd w:id="11"/>
      <w:r>
        <w:rPr>
          <w:rStyle w:val="CommentReference"/>
        </w:rPr>
        <w:commentReference w:id="11"/>
      </w:r>
    </w:p>
    <w:p w14:paraId="0C10CB29" w14:textId="77777777" w:rsidR="009D635D" w:rsidRPr="00A861A8" w:rsidRDefault="009D635D" w:rsidP="009D635D">
      <w:pPr>
        <w:pStyle w:val="Caption"/>
      </w:pPr>
      <w:r w:rsidRPr="00A861A8">
        <w:t>Figure 6: The final calibration agrees with the experimental data to within 1.30% mean squared error.</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B920A1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and can 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Conclusions and further refinements</w:t>
      </w:r>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SMAnalytics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engineers, and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77777777" w:rsidR="002431B9" w:rsidRDefault="002431B9" w:rsidP="002431B9">
      <w:pPr>
        <w:pStyle w:val="Heading1"/>
      </w:pPr>
      <w:r>
        <w:lastRenderedPageBreak/>
        <w:t>Appendix: Full calibration property history</w:t>
      </w:r>
    </w:p>
    <w:p w14:paraId="39F7A839" w14:textId="7C9E358C"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xml:space="preserve">: Calibration property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77777777" w:rsidR="002431B9" w:rsidRPr="002431B9" w:rsidRDefault="00000000" w:rsidP="002431B9">
            <w:pPr>
              <w:jc w:val="center"/>
              <w:rPr>
                <w:b/>
                <w:bCs/>
                <w:sz w:val="22"/>
                <w:szCs w:val="22"/>
              </w:rPr>
            </w:pPr>
            <m:oMath>
              <m:sSup>
                <m:sSupPr>
                  <m:ctrlPr>
                    <w:rPr>
                      <w:rFonts w:ascii="Cambria Math" w:hAnsi="Cambria Math"/>
                      <w:b/>
                      <w:bCs/>
                      <w:i/>
                      <w:sz w:val="22"/>
                      <w:szCs w:val="22"/>
                    </w:rPr>
                  </m:ctrlPr>
                </m:sSupPr>
                <m:e>
                  <m:r>
                    <m:rPr>
                      <m:sty m:val="bi"/>
                    </m:rPr>
                    <w:rPr>
                      <w:rFonts w:ascii="Cambria Math" w:hAnsi="Cambria Math"/>
                      <w:sz w:val="22"/>
                      <w:szCs w:val="22"/>
                    </w:rPr>
                    <m:t>E</m:t>
                  </m:r>
                </m:e>
                <m:sup>
                  <m:r>
                    <m:rPr>
                      <m:sty m:val="bi"/>
                    </m:rPr>
                    <w:rPr>
                      <w:rFonts w:ascii="Cambria Math" w:hAnsi="Cambria Math"/>
                      <w:sz w:val="22"/>
                      <w:szCs w:val="22"/>
                    </w:rPr>
                    <m:t>M</m:t>
                  </m:r>
                </m:sup>
              </m:sSup>
            </m:oMath>
            <w:r w:rsidR="002431B9"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77777777" w:rsidR="002431B9" w:rsidRPr="002431B9" w:rsidRDefault="00000000" w:rsidP="002431B9">
            <w:pPr>
              <w:jc w:val="center"/>
              <w:rPr>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E</m:t>
                  </m:r>
                </m:e>
                <m:sup>
                  <m:r>
                    <m:rPr>
                      <m:sty m:val="bi"/>
                    </m:rPr>
                    <w:rPr>
                      <w:rFonts w:ascii="Cambria Math" w:eastAsia="Calibri" w:hAnsi="Cambria Math"/>
                      <w:sz w:val="22"/>
                      <w:szCs w:val="22"/>
                    </w:rPr>
                    <m:t>A</m:t>
                  </m:r>
                </m:sup>
              </m:sSup>
            </m:oMath>
            <w:r w:rsidR="002431B9"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77777777" w:rsidR="002431B9" w:rsidRPr="002431B9" w:rsidRDefault="002431B9" w:rsidP="002431B9">
            <w:pPr>
              <w:jc w:val="center"/>
              <w:rPr>
                <w:b/>
                <w:bCs/>
                <w:sz w:val="22"/>
                <w:szCs w:val="22"/>
              </w:rPr>
            </w:pPr>
            <m:oMath>
              <m:r>
                <m:rPr>
                  <m:sty m:val="bi"/>
                </m:rPr>
                <w:rPr>
                  <w:rFonts w:ascii="Cambria Math" w:eastAsia="Calibri" w:hAnsi="Cambria Math"/>
                  <w:sz w:val="22"/>
                  <w:szCs w:val="22"/>
                </w:rPr>
                <m:t>α</m:t>
              </m:r>
            </m:oMath>
            <w:r w:rsidRPr="002431B9">
              <w:rPr>
                <w:b/>
                <w:bCs/>
                <w:sz w:val="22"/>
                <w:szCs w:val="22"/>
              </w:rPr>
              <w:t xml:space="preserve"> (1/</w:t>
            </w:r>
            <m:oMath>
              <m:r>
                <m:rPr>
                  <m:sty m:val="bi"/>
                </m:rPr>
                <w:rPr>
                  <w:rFonts w:ascii="Cambria Math" w:hAnsi="Cambria Math"/>
                  <w:sz w:val="22"/>
                  <w:szCs w:val="22"/>
                </w:rPr>
                <m:t>°</m:t>
              </m:r>
              <m:r>
                <m:rPr>
                  <m:sty m:val="b"/>
                </m:rPr>
                <w:rPr>
                  <w:rFonts w:ascii="Cambria Math" w:hAnsi="Cambria Math"/>
                  <w:sz w:val="22"/>
                  <w:szCs w:val="22"/>
                </w:rPr>
                <m:t>C</m:t>
              </m:r>
            </m:oMath>
            <w:r w:rsidRPr="002431B9">
              <w:rPr>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r>
                    <m:rPr>
                      <m:sty m:val="bi"/>
                    </m:rPr>
                    <w:rPr>
                      <w:rFonts w:ascii="Cambria Math" w:eastAsia="Calibri" w:hAnsi="Cambria Math"/>
                      <w:sz w:val="22"/>
                      <w:szCs w:val="22"/>
                    </w:rPr>
                    <m:t>-M</m:t>
                  </m:r>
                </m:e>
                <m:sub>
                  <m:r>
                    <m:rPr>
                      <m:sty m:val="bi"/>
                    </m:rPr>
                    <w:rPr>
                      <w:rFonts w:ascii="Cambria Math" w:eastAsia="Calibri" w:hAnsi="Cambria Math"/>
                      <w:sz w:val="22"/>
                      <w:szCs w:val="22"/>
                    </w:rPr>
                    <m:t>f</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f</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77777777" w:rsidR="002431B9" w:rsidRPr="002431B9" w:rsidRDefault="00000000"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M</m:t>
                  </m:r>
                </m:sup>
              </m:sSup>
            </m:oMath>
            <w:r w:rsidR="002431B9"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777777" w:rsidR="002431B9" w:rsidRPr="002431B9" w:rsidRDefault="00000000"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A</m:t>
                  </m:r>
                </m:sup>
              </m:sSup>
            </m:oMath>
            <w:r w:rsidR="002431B9"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002431B9"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ax</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002431B9"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σ</m:t>
                  </m:r>
                </m:e>
                <m:sub>
                  <m:r>
                    <m:rPr>
                      <m:sty m:val="bi"/>
                    </m:rPr>
                    <w:rPr>
                      <w:rFonts w:ascii="Cambria Math" w:eastAsia="Calibri" w:hAnsi="Cambria Math"/>
                      <w:sz w:val="22"/>
                      <w:szCs w:val="22"/>
                      <w:vertAlign w:val="subscript"/>
                    </w:rPr>
                    <m:t>crit</m:t>
                  </m:r>
                </m:sub>
              </m:sSub>
            </m:oMath>
            <w:r w:rsidR="002431B9" w:rsidRPr="002431B9">
              <w:rPr>
                <w:rFonts w:ascii="Calibri" w:eastAsia="Calibri" w:hAnsi="Calibri"/>
                <w:b/>
                <w:bCs/>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77777777" w:rsidR="002431B9" w:rsidRPr="002431B9" w:rsidRDefault="002431B9" w:rsidP="002431B9">
            <w:pPr>
              <w:jc w:val="center"/>
              <w:rPr>
                <w:rFonts w:ascii="Calibri" w:eastAsia="Calibri" w:hAnsi="Calibri"/>
                <w:b/>
                <w:bCs/>
                <w:sz w:val="22"/>
                <w:szCs w:val="22"/>
              </w:rPr>
            </w:pPr>
            <m:oMath>
              <m:r>
                <m:rPr>
                  <m:sty m:val="bi"/>
                </m:rPr>
                <w:rPr>
                  <w:rFonts w:ascii="Cambria Math" w:eastAsia="Calibri" w:hAnsi="Cambria Math"/>
                  <w:sz w:val="22"/>
                  <w:szCs w:val="22"/>
                  <w:vertAlign w:val="subscript"/>
                </w:rPr>
                <m:t xml:space="preserve">k </m:t>
              </m:r>
            </m:oMath>
            <w:r w:rsidRPr="002431B9">
              <w:rPr>
                <w:b/>
                <w:bCs/>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1</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2</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77777777" w:rsidR="002431B9" w:rsidRPr="002431B9" w:rsidRDefault="00000000"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3</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7777777" w:rsidR="002431B9" w:rsidRPr="002431B9" w:rsidRDefault="00000000"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4</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77777777" w:rsidR="002431B9" w:rsidRPr="002431B9" w:rsidRDefault="002431B9" w:rsidP="002431B9"/>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Walgren, Patrick" w:date="2024-08-29T14:04:00Z" w:initials="PW">
    <w:p w14:paraId="545647F8" w14:textId="77777777" w:rsidR="009D635D" w:rsidRDefault="009D635D" w:rsidP="009D635D">
      <w:pPr>
        <w:pStyle w:val="CommentText"/>
      </w:pPr>
      <w:r>
        <w:rPr>
          <w:rStyle w:val="CommentReference"/>
        </w:rPr>
        <w:annotationRef/>
      </w:r>
      <w:r>
        <w:t>Might need to add user-specified parameters (calibration stress, what else?)</w:t>
      </w:r>
    </w:p>
  </w:comment>
  <w:comment w:id="6" w:author="Walgren, Patrick" w:date="2024-11-05T09:25:00Z" w:initials="PW">
    <w:p w14:paraId="70D09E88" w14:textId="77777777"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w:t>
      </w:r>
      <w:proofErr w:type="spellStart"/>
      <w:r>
        <w:t>A_f</w:t>
      </w:r>
      <w:proofErr w:type="spellEnd"/>
      <w:r>
        <w:t>” for point 3.</w:t>
      </w:r>
    </w:p>
  </w:comment>
  <w:comment w:id="7" w:author="Walgren, Patrick" w:date="2024-11-12T09:46:00Z" w:initials="PW">
    <w:p w14:paraId="7F5FB959" w14:textId="16569953" w:rsidR="00B26616" w:rsidRDefault="00B26616">
      <w:pPr>
        <w:pStyle w:val="CommentText"/>
      </w:pPr>
      <w:r>
        <w:rPr>
          <w:rStyle w:val="CommentReference"/>
        </w:rPr>
        <w:annotationRef/>
      </w:r>
    </w:p>
  </w:comment>
  <w:comment w:id="8" w:author="Mingear, Jacob Lee" w:date="2024-10-07T17:05:00Z" w:initials="JM">
    <w:p w14:paraId="29248844" w14:textId="77777777" w:rsidR="009D635D" w:rsidRDefault="009D635D" w:rsidP="009D635D">
      <w:pPr>
        <w:pStyle w:val="CommentText"/>
      </w:pPr>
      <w:r>
        <w:rPr>
          <w:rStyle w:val="CommentReference"/>
        </w:rPr>
        <w:annotationRef/>
      </w:r>
      <w:r>
        <w:t>Maybe a zoom-in somewhere?</w:t>
      </w:r>
    </w:p>
  </w:comment>
  <w:comment w:id="9" w:author="Walgren, Patrick" w:date="2024-10-08T14:41:00Z" w:initials="PW">
    <w:p w14:paraId="798C5AA3" w14:textId="77777777" w:rsidR="009D635D" w:rsidRDefault="009D635D" w:rsidP="009D635D">
      <w:pPr>
        <w:pStyle w:val="CommentText"/>
      </w:pPr>
      <w:r>
        <w:rPr>
          <w:rStyle w:val="CommentReference"/>
        </w:rPr>
        <w:annotationRef/>
      </w:r>
      <w:r>
        <w:t>Lots of work lol</w:t>
      </w:r>
    </w:p>
  </w:comment>
  <w:comment w:id="10" w:author="Walgren, Patrick" w:date="2024-10-08T14:42:00Z" w:initials="PW">
    <w:p w14:paraId="187E196D" w14:textId="77777777" w:rsidR="009D635D" w:rsidRDefault="009D635D" w:rsidP="009D635D">
      <w:pPr>
        <w:pStyle w:val="CommentText"/>
      </w:pPr>
      <w:r>
        <w:rPr>
          <w:rStyle w:val="CommentReference"/>
        </w:rPr>
        <w:annotationRef/>
      </w:r>
      <w:r>
        <w:t xml:space="preserve">I could be convinced to label the curves and maybe a few points on the curves with a) b) c) etc. </w:t>
      </w:r>
    </w:p>
  </w:comment>
  <w:comment w:id="11" w:author="Walgren, Patrick" w:date="2024-11-05T09:34:00Z" w:initials="PW">
    <w:p w14:paraId="38A227F7" w14:textId="77777777" w:rsidR="009D635D" w:rsidRDefault="009D635D" w:rsidP="009D635D">
      <w:pPr>
        <w:pStyle w:val="CommentText"/>
      </w:pPr>
      <w:r>
        <w:rPr>
          <w:rStyle w:val="CommentReference"/>
        </w:rPr>
        <w:annotationRef/>
      </w:r>
      <w:r>
        <w:t>Add a legend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5647F8" w15:done="0"/>
  <w15:commentEx w15:paraId="79949925" w15:done="1"/>
  <w15:commentEx w15:paraId="7F5FB959" w15:paraIdParent="79949925" w15:done="1"/>
  <w15:commentEx w15:paraId="29248844" w15:done="0"/>
  <w15:commentEx w15:paraId="798C5AA3" w15:paraIdParent="29248844" w15:done="0"/>
  <w15:commentEx w15:paraId="187E196D" w15:paraIdParent="29248844" w15:done="0"/>
  <w15:commentEx w15:paraId="38A227F7" w15:paraIdParent="292488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494126" w16cex:dateUtc="2024-08-29T20:04:00Z"/>
  <w16cex:commentExtensible w16cex:durableId="43D397F5" w16cex:dateUtc="2024-11-12T16:46: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5647F8" w16cid:durableId="28494126"/>
  <w16cid:commentId w16cid:paraId="79949925" w16cid:durableId="7459C410"/>
  <w16cid:commentId w16cid:paraId="7F5FB959" w16cid:durableId="43D397F5"/>
  <w16cid:commentId w16cid:paraId="29248844" w16cid:durableId="53909A89"/>
  <w16cid:commentId w16cid:paraId="798C5AA3" w16cid:durableId="0F9BB3FE"/>
  <w16cid:commentId w16cid:paraId="187E196D" w16cid:durableId="2E3E36A8"/>
  <w16cid:commentId w16cid:paraId="38A227F7" w16cid:durableId="04D2B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265F2E" w14:textId="77777777" w:rsidR="00EC0E98" w:rsidRDefault="00EC0E98" w:rsidP="009D635D">
      <w:r>
        <w:separator/>
      </w:r>
    </w:p>
  </w:endnote>
  <w:endnote w:type="continuationSeparator" w:id="0">
    <w:p w14:paraId="4DCA1F11" w14:textId="77777777" w:rsidR="00EC0E98" w:rsidRDefault="00EC0E98"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7751FC" w14:textId="77777777" w:rsidR="00EC0E98" w:rsidRDefault="00EC0E98" w:rsidP="009D635D">
      <w:r>
        <w:separator/>
      </w:r>
    </w:p>
  </w:footnote>
  <w:footnote w:type="continuationSeparator" w:id="0">
    <w:p w14:paraId="0FCB531F" w14:textId="77777777" w:rsidR="00EC0E98" w:rsidRDefault="00EC0E98"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rson w15:author="Mingear, Jacob Lee">
    <w15:presenceInfo w15:providerId="AD" w15:userId="S::362490@win.lanl.gov::6d72d889-daeb-477e-95b9-50a268df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3637"/>
    <w:rsid w:val="000E1F7C"/>
    <w:rsid w:val="0010726A"/>
    <w:rsid w:val="00130C53"/>
    <w:rsid w:val="001465F3"/>
    <w:rsid w:val="00176A0D"/>
    <w:rsid w:val="001A2D07"/>
    <w:rsid w:val="002031B0"/>
    <w:rsid w:val="002217BD"/>
    <w:rsid w:val="002431B9"/>
    <w:rsid w:val="00276451"/>
    <w:rsid w:val="002C4656"/>
    <w:rsid w:val="00320AF7"/>
    <w:rsid w:val="00365402"/>
    <w:rsid w:val="00380A06"/>
    <w:rsid w:val="00384E17"/>
    <w:rsid w:val="003C17DF"/>
    <w:rsid w:val="003C2EDB"/>
    <w:rsid w:val="00404127"/>
    <w:rsid w:val="00446715"/>
    <w:rsid w:val="00520233"/>
    <w:rsid w:val="005677AA"/>
    <w:rsid w:val="006065A5"/>
    <w:rsid w:val="00606D01"/>
    <w:rsid w:val="00620B67"/>
    <w:rsid w:val="00646638"/>
    <w:rsid w:val="006A0D5A"/>
    <w:rsid w:val="006A1E6C"/>
    <w:rsid w:val="006B25F0"/>
    <w:rsid w:val="006E7C49"/>
    <w:rsid w:val="00706537"/>
    <w:rsid w:val="00734044"/>
    <w:rsid w:val="00762753"/>
    <w:rsid w:val="00785F28"/>
    <w:rsid w:val="007C6815"/>
    <w:rsid w:val="00813878"/>
    <w:rsid w:val="00844164"/>
    <w:rsid w:val="00886339"/>
    <w:rsid w:val="008950A6"/>
    <w:rsid w:val="00967A8F"/>
    <w:rsid w:val="00975ABA"/>
    <w:rsid w:val="009C1C3E"/>
    <w:rsid w:val="009D52EF"/>
    <w:rsid w:val="009D635D"/>
    <w:rsid w:val="00A0677F"/>
    <w:rsid w:val="00A4013A"/>
    <w:rsid w:val="00A75BAD"/>
    <w:rsid w:val="00AB748D"/>
    <w:rsid w:val="00AD4875"/>
    <w:rsid w:val="00AD629C"/>
    <w:rsid w:val="00B20EE9"/>
    <w:rsid w:val="00B26616"/>
    <w:rsid w:val="00B406F8"/>
    <w:rsid w:val="00BC4D3B"/>
    <w:rsid w:val="00BF28B1"/>
    <w:rsid w:val="00C1205E"/>
    <w:rsid w:val="00CD0D49"/>
    <w:rsid w:val="00CE5384"/>
    <w:rsid w:val="00D32F18"/>
    <w:rsid w:val="00D678A6"/>
    <w:rsid w:val="00D71CAF"/>
    <w:rsid w:val="00D827F0"/>
    <w:rsid w:val="00DE5B27"/>
    <w:rsid w:val="00DF4A28"/>
    <w:rsid w:val="00E23ECD"/>
    <w:rsid w:val="00E37C36"/>
    <w:rsid w:val="00E408F4"/>
    <w:rsid w:val="00EC0E98"/>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 w:type="paragraph" w:styleId="CommentSubject">
    <w:name w:val="annotation subject"/>
    <w:basedOn w:val="CommentText"/>
    <w:next w:val="CommentText"/>
    <w:link w:val="CommentSubjectChar"/>
    <w:uiPriority w:val="99"/>
    <w:semiHidden/>
    <w:unhideWhenUsed/>
    <w:rsid w:val="00B26616"/>
    <w:pPr>
      <w:spacing w:after="0"/>
    </w:pPr>
    <w:rPr>
      <w:rFonts w:eastAsiaTheme="minorEastAsia" w:cs="Times New Roman"/>
      <w:b/>
      <w:bCs/>
      <w:kern w:val="0"/>
      <w14:ligatures w14:val="none"/>
    </w:rPr>
  </w:style>
  <w:style w:type="character" w:customStyle="1" w:styleId="CommentSubjectChar">
    <w:name w:val="Comment Subject Char"/>
    <w:basedOn w:val="CommentTextChar"/>
    <w:link w:val="CommentSubject"/>
    <w:uiPriority w:val="99"/>
    <w:semiHidden/>
    <w:rsid w:val="00B26616"/>
    <w:rPr>
      <w:rFonts w:eastAsiaTheme="minorHAnsi" w:cstheme="minorBidi"/>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TotalTime>
  <Pages>15</Pages>
  <Words>15233</Words>
  <Characters>86831</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62</cp:revision>
  <dcterms:created xsi:type="dcterms:W3CDTF">2024-11-05T16:57:00Z</dcterms:created>
  <dcterms:modified xsi:type="dcterms:W3CDTF">2024-11-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